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3E6438" w14:textId="77777777" w:rsidR="006F2BFE" w:rsidRDefault="006F2BFE">
      <w:pPr>
        <w:jc w:val="center"/>
      </w:pPr>
    </w:p>
    <w:p w14:paraId="059784D9" w14:textId="77777777" w:rsidR="006F2BFE" w:rsidRDefault="00000000">
      <w:pPr>
        <w:tabs>
          <w:tab w:val="left" w:pos="4816"/>
        </w:tabs>
        <w:rPr>
          <w:b/>
          <w:i/>
        </w:rPr>
      </w:pPr>
      <w:r>
        <w:rPr>
          <w:b/>
          <w:i/>
        </w:rPr>
        <w:tab/>
      </w:r>
    </w:p>
    <w:p w14:paraId="20D03DC5" w14:textId="77777777" w:rsidR="006F2BFE" w:rsidRDefault="00000000">
      <w:pPr>
        <w:jc w:val="center"/>
        <w:rPr>
          <w:b/>
        </w:rPr>
      </w:pPr>
      <w:r>
        <w:rPr>
          <w:b/>
        </w:rPr>
        <w:t xml:space="preserve">PROGRAMACIÓN DE CURSO </w:t>
      </w:r>
    </w:p>
    <w:p w14:paraId="6FDE663C" w14:textId="77777777" w:rsidR="006F2BFE" w:rsidRDefault="006F2BFE"/>
    <w:tbl>
      <w:tblPr>
        <w:tblStyle w:val="2"/>
        <w:tblW w:w="9961" w:type="dxa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932"/>
        <w:gridCol w:w="2500"/>
        <w:gridCol w:w="1902"/>
        <w:gridCol w:w="723"/>
        <w:gridCol w:w="1904"/>
      </w:tblGrid>
      <w:tr w:rsidR="006F2BFE" w14:paraId="09AE105C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42050A6D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NOMBRE DE LA ACTIVIDAD CURRICULAR:</w:t>
            </w:r>
          </w:p>
        </w:tc>
        <w:tc>
          <w:tcPr>
            <w:tcW w:w="4402" w:type="dxa"/>
            <w:gridSpan w:val="2"/>
            <w:vAlign w:val="center"/>
          </w:tcPr>
          <w:p w14:paraId="566DD089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Métodos Cuantitativos II</w:t>
            </w:r>
          </w:p>
        </w:tc>
        <w:tc>
          <w:tcPr>
            <w:tcW w:w="723" w:type="dxa"/>
            <w:shd w:val="clear" w:color="auto" w:fill="D9D9D9"/>
            <w:vAlign w:val="center"/>
          </w:tcPr>
          <w:p w14:paraId="4DE608E9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TIPO:</w:t>
            </w:r>
          </w:p>
        </w:tc>
        <w:tc>
          <w:tcPr>
            <w:tcW w:w="1904" w:type="dxa"/>
            <w:vAlign w:val="center"/>
          </w:tcPr>
          <w:p w14:paraId="0CF0B720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Curso</w:t>
            </w:r>
          </w:p>
        </w:tc>
      </w:tr>
      <w:tr w:rsidR="006F2BFE" w14:paraId="09F6E9F2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75B642B4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CADÉMICO(S) DE LA ACTIVIDAD:</w:t>
            </w:r>
          </w:p>
        </w:tc>
        <w:tc>
          <w:tcPr>
            <w:tcW w:w="4402" w:type="dxa"/>
            <w:gridSpan w:val="2"/>
            <w:vAlign w:val="center"/>
          </w:tcPr>
          <w:p w14:paraId="6C29F6D0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Sebastián Muñoz Tapia y Gino Ocampo Urrutia</w:t>
            </w:r>
          </w:p>
        </w:tc>
        <w:tc>
          <w:tcPr>
            <w:tcW w:w="723" w:type="dxa"/>
            <w:shd w:val="clear" w:color="auto" w:fill="D9D9D9"/>
            <w:vAlign w:val="center"/>
          </w:tcPr>
          <w:p w14:paraId="20EE7A7B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ÑO:</w:t>
            </w:r>
          </w:p>
        </w:tc>
        <w:tc>
          <w:tcPr>
            <w:tcW w:w="1904" w:type="dxa"/>
            <w:vAlign w:val="center"/>
          </w:tcPr>
          <w:p w14:paraId="77DD9054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2024</w:t>
            </w:r>
          </w:p>
        </w:tc>
      </w:tr>
      <w:tr w:rsidR="006F2BFE" w14:paraId="2045C9B2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60798D1A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YUDANTE(S) DE LA ACTIVIDAD:</w:t>
            </w:r>
          </w:p>
        </w:tc>
        <w:tc>
          <w:tcPr>
            <w:tcW w:w="7029" w:type="dxa"/>
            <w:gridSpan w:val="4"/>
            <w:vAlign w:val="center"/>
          </w:tcPr>
          <w:p w14:paraId="32271462" w14:textId="0F6ECE6A" w:rsidR="006F2BFE" w:rsidRDefault="00E46CEB">
            <w:pPr>
              <w:rPr>
                <w:b/>
              </w:rPr>
            </w:pPr>
            <w:r>
              <w:rPr>
                <w:b/>
              </w:rPr>
              <w:t>Matías Álvarez, Francesca Roco</w:t>
            </w:r>
          </w:p>
        </w:tc>
      </w:tr>
      <w:tr w:rsidR="006F2BFE" w14:paraId="30AF115F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3057803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DÍA(S) Y HORARIO(S) DE LA ACTIVIDAD:</w:t>
            </w:r>
          </w:p>
        </w:tc>
        <w:tc>
          <w:tcPr>
            <w:tcW w:w="2500" w:type="dxa"/>
            <w:vAlign w:val="center"/>
          </w:tcPr>
          <w:p w14:paraId="27DD991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Viernes 08:30 a 09:50 – 10:00 a 11:20</w:t>
            </w:r>
          </w:p>
        </w:tc>
        <w:tc>
          <w:tcPr>
            <w:tcW w:w="2625" w:type="dxa"/>
            <w:gridSpan w:val="2"/>
            <w:shd w:val="clear" w:color="auto" w:fill="D9D9D9"/>
            <w:vAlign w:val="center"/>
          </w:tcPr>
          <w:p w14:paraId="7B45DCAA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HORARIO ATENCIÓN ESTUDIANTES:</w:t>
            </w:r>
          </w:p>
        </w:tc>
        <w:tc>
          <w:tcPr>
            <w:tcW w:w="1904" w:type="dxa"/>
            <w:vAlign w:val="center"/>
          </w:tcPr>
          <w:p w14:paraId="422F6E8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Miércoles 16:00</w:t>
            </w:r>
          </w:p>
        </w:tc>
      </w:tr>
    </w:tbl>
    <w:p w14:paraId="473A406E" w14:textId="77777777" w:rsidR="006F2BFE" w:rsidRDefault="006F2BFE"/>
    <w:p w14:paraId="20C68A6A" w14:textId="77777777" w:rsidR="006F2BFE" w:rsidRDefault="006F2BFE">
      <w:pPr>
        <w:jc w:val="both"/>
      </w:pPr>
    </w:p>
    <w:p w14:paraId="7BB8BECC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ind w:left="284" w:hanging="284"/>
        <w:jc w:val="both"/>
        <w:rPr>
          <w:b/>
          <w:color w:val="000000"/>
        </w:rPr>
      </w:pPr>
      <w:r>
        <w:rPr>
          <w:b/>
          <w:color w:val="000000"/>
        </w:rPr>
        <w:t>FORMALIDADES DEL CURSO</w:t>
      </w:r>
    </w:p>
    <w:p w14:paraId="797CA472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</w:p>
    <w:p w14:paraId="3DBDB1DC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Elementos de horario de entrada y participación</w:t>
      </w:r>
    </w:p>
    <w:p w14:paraId="315D15E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5B1EBFC5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La participación de los estudiantes en clases será evaluada y </w:t>
      </w:r>
      <w:r>
        <w:rPr>
          <w:b/>
          <w:color w:val="000000"/>
          <w:u w:val="single"/>
        </w:rPr>
        <w:t>se reconoce como gravitante para la incorporación de contenidos en del curso.</w:t>
      </w:r>
    </w:p>
    <w:p w14:paraId="45AFDBE2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b/>
          <w:color w:val="000000"/>
          <w:u w:val="single"/>
        </w:rPr>
        <w:t xml:space="preserve">ASISTENCIA:  </w:t>
      </w:r>
    </w:p>
    <w:p w14:paraId="1B2F5BD7" w14:textId="236C80B0" w:rsidR="005D2727" w:rsidRPr="005D2727" w:rsidRDefault="00F0472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t>S</w:t>
      </w:r>
      <w:r>
        <w:rPr>
          <w:color w:val="000000"/>
        </w:rPr>
        <w:t xml:space="preserve">e requiere un 70% de </w:t>
      </w:r>
      <w:r w:rsidR="005D2727">
        <w:rPr>
          <w:color w:val="000000"/>
        </w:rPr>
        <w:t>asistencia en</w:t>
      </w:r>
      <w:r>
        <w:rPr>
          <w:color w:val="000000"/>
        </w:rPr>
        <w:t xml:space="preserve"> actividades lectivas</w:t>
      </w:r>
      <w:r w:rsidR="005D2727">
        <w:rPr>
          <w:color w:val="000000"/>
        </w:rPr>
        <w:t>. E</w:t>
      </w:r>
      <w:r>
        <w:rPr>
          <w:color w:val="000000"/>
        </w:rPr>
        <w:t xml:space="preserve">n total son </w:t>
      </w:r>
      <w:r w:rsidR="005D2727">
        <w:rPr>
          <w:color w:val="000000"/>
        </w:rPr>
        <w:t>26</w:t>
      </w:r>
      <w:r>
        <w:rPr>
          <w:color w:val="000000"/>
        </w:rPr>
        <w:t xml:space="preserve"> clases considerando separadamente los dos bloques </w:t>
      </w:r>
      <w:r w:rsidR="005D2727">
        <w:rPr>
          <w:color w:val="000000"/>
        </w:rPr>
        <w:t xml:space="preserve">del día </w:t>
      </w:r>
      <w:r>
        <w:rPr>
          <w:color w:val="000000"/>
        </w:rPr>
        <w:t xml:space="preserve">(viernes 08:30 a 09:50 y viernes 10:00 a 12:20). Así, para aprobar deberá asistir al menos a </w:t>
      </w:r>
      <w:r w:rsidR="005D2727">
        <w:rPr>
          <w:color w:val="000000"/>
        </w:rPr>
        <w:t>18 bloques</w:t>
      </w:r>
      <w:r>
        <w:rPr>
          <w:color w:val="000000"/>
        </w:rPr>
        <w:t xml:space="preserve">, aceptando </w:t>
      </w:r>
      <w:r w:rsidR="005D2727">
        <w:rPr>
          <w:color w:val="000000"/>
        </w:rPr>
        <w:t>8</w:t>
      </w:r>
      <w:r>
        <w:rPr>
          <w:color w:val="000000"/>
        </w:rPr>
        <w:t xml:space="preserve"> inasistencias. </w:t>
      </w:r>
    </w:p>
    <w:p w14:paraId="0693357C" w14:textId="556E39EE" w:rsidR="006F2BFE" w:rsidRPr="00F04720" w:rsidRDefault="005D272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Debe llegar puntual, no se reconocerá asistencia luego de 20 minutos de inicio de cada bloque. Asistencia se evaluará en el item de participación en clases. </w:t>
      </w:r>
    </w:p>
    <w:p w14:paraId="0A12266B" w14:textId="6721CAE5" w:rsidR="00F04720" w:rsidRPr="00F04720" w:rsidRDefault="00F0472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Cs/>
          <w:color w:val="000000"/>
        </w:rPr>
      </w:pPr>
      <w:r w:rsidRPr="00F04720">
        <w:rPr>
          <w:bCs/>
          <w:color w:val="000000"/>
        </w:rPr>
        <w:t>Se pasará lista al inicio de la clase</w:t>
      </w:r>
    </w:p>
    <w:p w14:paraId="58779B5B" w14:textId="3779CAE7" w:rsidR="006F2BFE" w:rsidRPr="00F04720" w:rsidRDefault="0000000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Personas con </w:t>
      </w:r>
      <w:r w:rsidR="005D2727">
        <w:rPr>
          <w:color w:val="000000"/>
        </w:rPr>
        <w:t>9</w:t>
      </w:r>
      <w:r>
        <w:t xml:space="preserve"> a </w:t>
      </w:r>
      <w:r>
        <w:rPr>
          <w:color w:val="000000"/>
        </w:rPr>
        <w:t xml:space="preserve">10 inasistencias </w:t>
      </w:r>
      <w:r>
        <w:t>podrán optar</w:t>
      </w:r>
      <w:r>
        <w:rPr>
          <w:color w:val="000000"/>
        </w:rPr>
        <w:t xml:space="preserve"> a una prueba recuperativa si tienen un promedio mayor a 5,5 en sus evaluaciones individuales. La prueba será individual e incluye todos los contenidos del curso. Si su nota es superior a 4.0 podrán aprobar el curso en términos de asistencia. </w:t>
      </w:r>
    </w:p>
    <w:p w14:paraId="7F8FCC92" w14:textId="1AC9096A" w:rsidR="006F2BFE" w:rsidRDefault="0000000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</w:pPr>
      <w:r>
        <w:t xml:space="preserve">Se requiere </w:t>
      </w:r>
      <w:r w:rsidR="00F04720">
        <w:t xml:space="preserve">asistir a un mínimo de 3 (43%) de 7 </w:t>
      </w:r>
      <w:r>
        <w:t xml:space="preserve">ayudantías. Estudiantes que no cumplan con esta asistencia deberán realizar la prueba recuperativa. </w:t>
      </w:r>
    </w:p>
    <w:p w14:paraId="6D340407" w14:textId="7F4FEF21" w:rsidR="00D7251C" w:rsidRPr="00D7251C" w:rsidRDefault="00D7251C" w:rsidP="00D7251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Cs/>
          <w:color w:val="000000"/>
        </w:rPr>
      </w:pPr>
      <w:r w:rsidRPr="00D7251C">
        <w:rPr>
          <w:bCs/>
          <w:color w:val="000000"/>
        </w:rPr>
        <w:t>La inasistencia a las evaluaciones y el no cumplimiento en la entrega de trabajos en las fechas programadas, solo podrá ser justificada mediante presentación de certificado médico a la Coordinación de Académica de la Carrera con un plazo de 3 días hábiles luego de finalizado el periodo cubierto por la certificación médica.</w:t>
      </w:r>
    </w:p>
    <w:p w14:paraId="019B13EB" w14:textId="1C3BC998" w:rsidR="00D7251C" w:rsidRPr="00D7251C" w:rsidRDefault="00D7251C" w:rsidP="00D7251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Cs/>
          <w:color w:val="000000"/>
        </w:rPr>
      </w:pPr>
      <w:r w:rsidRPr="00D7251C">
        <w:rPr>
          <w:bCs/>
          <w:color w:val="000000"/>
        </w:rPr>
        <w:t>Otras situaciones como labores de cuidado o temas laborales deberán ser comunicadas a la Coordinación Académica con la debida anticipación.</w:t>
      </w:r>
    </w:p>
    <w:p w14:paraId="4AA7E710" w14:textId="3C57711C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>Las clases tanto titulares como de ayudantías son fundamentales para el desarrollo del curso, en tanto ambas contribuyen a la incorporación de los contenidos que se trabajan en la cátedra. En este sentido, las clases desarrolladas por los ayudantes, se reconocen de fundamental importancia para un desempeño óptimo a lo largo del curso.</w:t>
      </w:r>
    </w:p>
    <w:p w14:paraId="26582B8D" w14:textId="3DD443CE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Las instancias de tutoría se entienden como espacios para orientar y acompañar pedagógicamente el desarrollo de los diseños de investigación que se elaboran en el curso. En este sentido, podrán solicitar tutorías con </w:t>
      </w:r>
      <w:r w:rsidR="00F04720">
        <w:rPr>
          <w:color w:val="000000"/>
        </w:rPr>
        <w:t xml:space="preserve">los </w:t>
      </w:r>
      <w:r>
        <w:rPr>
          <w:color w:val="000000"/>
        </w:rPr>
        <w:t>profesor</w:t>
      </w:r>
      <w:r w:rsidR="00F04720">
        <w:rPr>
          <w:color w:val="000000"/>
        </w:rPr>
        <w:t>es</w:t>
      </w:r>
      <w:r>
        <w:rPr>
          <w:color w:val="000000"/>
        </w:rPr>
        <w:t xml:space="preserve"> o los ayudantes los grupos que se </w:t>
      </w:r>
      <w:r>
        <w:rPr>
          <w:b/>
          <w:color w:val="000000"/>
          <w:u w:val="single"/>
        </w:rPr>
        <w:t>hayan inscrito</w:t>
      </w:r>
      <w:r>
        <w:rPr>
          <w:color w:val="000000"/>
        </w:rPr>
        <w:t xml:space="preserve"> en torno a un tema específico a trabajar durante el curso. Por su parte, para ser atendidos en tutoría, </w:t>
      </w:r>
      <w:r>
        <w:rPr>
          <w:b/>
          <w:color w:val="000000"/>
          <w:u w:val="single"/>
        </w:rPr>
        <w:t xml:space="preserve">cada grupo debe enviar </w:t>
      </w:r>
      <w:r>
        <w:rPr>
          <w:b/>
          <w:color w:val="000000"/>
          <w:u w:val="single"/>
        </w:rPr>
        <w:lastRenderedPageBreak/>
        <w:t>por correo electrónico los puntos que desea tratar con 48 horas de anticipación.</w:t>
      </w:r>
      <w:r>
        <w:rPr>
          <w:color w:val="000000"/>
        </w:rPr>
        <w:t xml:space="preserve"> De no contarse con un listado específico de temas – incluso a nivel de aproximación - a tratar, no se atenderá en tutoría.</w:t>
      </w:r>
    </w:p>
    <w:p w14:paraId="1F8B98CA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222222"/>
        </w:rPr>
        <w:t>Cabe relevar que el rol de los ayudantes contempla la colaboración al profesor titular en la preparación de clases y materiales, apoyo en la corrección de certámenes, respuesta a consultas de los estudiantes y la realización de clases de ayudantías y/o tutorías que faciliten el desarrollo del curso.</w:t>
      </w:r>
    </w:p>
    <w:p w14:paraId="49714BAF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>En la bibliografía obligatoria no se espera que las/los estudiantes lean los títulos completos sino fragmentos específicos de tales materiales (capítulos, partes de capítulos). Al iniciar el curso se entregará a cada estudiante una planificación detallada de las sesiones y sus materiales de estudio asociados; asimismo, se facilitará toda la bibliografía y materiales de estudio en formato digital.</w:t>
      </w:r>
    </w:p>
    <w:p w14:paraId="1A714B4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07626A78" w14:textId="77777777" w:rsidR="006F2BFE" w:rsidRDefault="006F2BFE">
      <w:pPr>
        <w:rPr>
          <w:b/>
        </w:rPr>
      </w:pPr>
    </w:p>
    <w:p w14:paraId="659B387C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Aspectos éticos</w:t>
      </w:r>
    </w:p>
    <w:p w14:paraId="0ED2E469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n términos de código de ética, la detección de un eventual plagio en algún certamen hará efectiva la nota mínima. </w:t>
      </w:r>
    </w:p>
    <w:p w14:paraId="4B91512F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</w:p>
    <w:p w14:paraId="20E44507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Sobre elementos evaluativos</w:t>
      </w:r>
    </w:p>
    <w:p w14:paraId="7038E5E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51D97A68" w14:textId="1B2985E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l curso en tanto metodológicamente considera el acompañamiento a los estudiantes para el desarrollo de un proyecto de investigación social sobre una temática de interés, abordará las evaluaciones grupales, con base en la conformación de grupos temáticos.  </w:t>
      </w:r>
    </w:p>
    <w:p w14:paraId="1F39C25F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n términos de certámenes recuperativos, sólo se considerará en la fecha agendada en la programación. La no presentación implicará obtener la nota mínima. </w:t>
      </w:r>
    </w:p>
    <w:p w14:paraId="05E28125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Respecto a re corrección de certámenes, los/as alumnos/as pueden solicitar re corrección de las </w:t>
      </w:r>
      <w:r>
        <w:rPr>
          <w:color w:val="000000"/>
          <w:u w:val="single"/>
        </w:rPr>
        <w:t>evaluaciones escritas</w:t>
      </w:r>
      <w:r>
        <w:rPr>
          <w:color w:val="000000"/>
        </w:rPr>
        <w:t>, argumentando los</w:t>
      </w:r>
      <w:r>
        <w:rPr>
          <w:color w:val="000000"/>
          <w:u w:val="single"/>
        </w:rPr>
        <w:t xml:space="preserve"> puntos específicos sobre los cuales se solicita la re corrección</w:t>
      </w:r>
      <w:r>
        <w:rPr>
          <w:color w:val="000000"/>
        </w:rPr>
        <w:t xml:space="preserve">. Esta solicitud debe realizarse en un plazo no superior a 5 días hábiles una vez publicadas las notas y deberá ir acompañada por el certamen entregado. En </w:t>
      </w:r>
      <w:r>
        <w:rPr>
          <w:b/>
          <w:color w:val="000000"/>
          <w:u w:val="single"/>
        </w:rPr>
        <w:t>este contexto, no se volverá a corregir un certamen, transcurrido el plazo de 5 días señalado.</w:t>
      </w:r>
      <w:r>
        <w:rPr>
          <w:color w:val="000000"/>
        </w:rPr>
        <w:t xml:space="preserve"> Asimismo, la re corrección se debe coordinar por correo electrónico a los ayudantes, con copia al profesor titular. </w:t>
      </w:r>
      <w:r>
        <w:rPr>
          <w:b/>
          <w:color w:val="000000"/>
          <w:u w:val="single"/>
        </w:rPr>
        <w:t>Cabe mencionar que la solicitud de re corrección no asegura un aumento de la nota reclamada. En este sentido, esta puede subir, mantenerse o bajar.</w:t>
      </w:r>
    </w:p>
    <w:p w14:paraId="5D81189E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En el caso específico de todos los trabajos, </w:t>
      </w:r>
      <w:r>
        <w:rPr>
          <w:b/>
          <w:color w:val="000000"/>
          <w:u w:val="single"/>
        </w:rPr>
        <w:t>por cada día de atraso en una entrega se descontarán 0,25 puntos de la nota final.</w:t>
      </w:r>
    </w:p>
    <w:p w14:paraId="3C9A5DBC" w14:textId="77777777" w:rsidR="006F2BFE" w:rsidRDefault="006F2BFE">
      <w:pPr>
        <w:jc w:val="both"/>
      </w:pPr>
    </w:p>
    <w:p w14:paraId="090AC433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ind w:left="284" w:hanging="284"/>
        <w:jc w:val="both"/>
        <w:rPr>
          <w:b/>
          <w:color w:val="000000"/>
        </w:rPr>
      </w:pPr>
      <w:r>
        <w:rPr>
          <w:b/>
          <w:color w:val="000000"/>
        </w:rPr>
        <w:t>EVALUACIÓN</w:t>
      </w:r>
    </w:p>
    <w:p w14:paraId="7D159644" w14:textId="77777777" w:rsidR="006F2BFE" w:rsidRDefault="006F2BFE">
      <w:pPr>
        <w:jc w:val="both"/>
      </w:pPr>
    </w:p>
    <w:p w14:paraId="4032A251" w14:textId="77777777" w:rsidR="006F2BFE" w:rsidRDefault="00000000">
      <w:pPr>
        <w:jc w:val="both"/>
      </w:pPr>
      <w:r>
        <w:t>Indicar el detalle de las actividades de evaluación específicas siguiendo el siguiente cuadro.</w:t>
      </w:r>
    </w:p>
    <w:p w14:paraId="7189E1C1" w14:textId="77777777" w:rsidR="006F2BFE" w:rsidRDefault="006F2BFE">
      <w:pPr>
        <w:jc w:val="both"/>
      </w:pPr>
    </w:p>
    <w:tbl>
      <w:tblPr>
        <w:tblStyle w:val="1"/>
        <w:tblW w:w="9961" w:type="dxa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025"/>
        <w:gridCol w:w="3440"/>
        <w:gridCol w:w="1707"/>
        <w:gridCol w:w="1416"/>
        <w:gridCol w:w="1373"/>
      </w:tblGrid>
      <w:tr w:rsidR="006F2BFE" w14:paraId="00ABE609" w14:textId="77777777">
        <w:tc>
          <w:tcPr>
            <w:tcW w:w="2025" w:type="dxa"/>
            <w:shd w:val="clear" w:color="auto" w:fill="D9D9D9"/>
          </w:tcPr>
          <w:p w14:paraId="51A68B45" w14:textId="77777777" w:rsidR="006F2BFE" w:rsidRDefault="00000000">
            <w:pPr>
              <w:jc w:val="both"/>
              <w:rPr>
                <w:b/>
              </w:rPr>
            </w:pPr>
            <w:bookmarkStart w:id="0" w:name="_Hlk160700868"/>
            <w:r>
              <w:rPr>
                <w:b/>
              </w:rPr>
              <w:t>Actividad evaluativa</w:t>
            </w:r>
          </w:p>
        </w:tc>
        <w:tc>
          <w:tcPr>
            <w:tcW w:w="3440" w:type="dxa"/>
            <w:shd w:val="clear" w:color="auto" w:fill="D9D9D9"/>
          </w:tcPr>
          <w:p w14:paraId="7D39AE1B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Breve descripción</w:t>
            </w:r>
          </w:p>
        </w:tc>
        <w:tc>
          <w:tcPr>
            <w:tcW w:w="1707" w:type="dxa"/>
            <w:shd w:val="clear" w:color="auto" w:fill="D9D9D9"/>
          </w:tcPr>
          <w:p w14:paraId="28D92C0F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Modalidad</w:t>
            </w:r>
          </w:p>
        </w:tc>
        <w:tc>
          <w:tcPr>
            <w:tcW w:w="1416" w:type="dxa"/>
            <w:shd w:val="clear" w:color="auto" w:fill="D9D9D9"/>
          </w:tcPr>
          <w:p w14:paraId="2E7C04CE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Fecha</w:t>
            </w:r>
          </w:p>
        </w:tc>
        <w:tc>
          <w:tcPr>
            <w:tcW w:w="1373" w:type="dxa"/>
            <w:shd w:val="clear" w:color="auto" w:fill="D9D9D9"/>
          </w:tcPr>
          <w:p w14:paraId="66D12601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Ponderación</w:t>
            </w:r>
          </w:p>
        </w:tc>
      </w:tr>
      <w:tr w:rsidR="006F2BFE" w14:paraId="0E43A8AE" w14:textId="77777777">
        <w:tc>
          <w:tcPr>
            <w:tcW w:w="2025" w:type="dxa"/>
          </w:tcPr>
          <w:p w14:paraId="5DA4896F" w14:textId="77777777" w:rsidR="006F2BFE" w:rsidRDefault="00000000">
            <w:r>
              <w:t>Avance 1: Entrega del formulario corregido</w:t>
            </w:r>
          </w:p>
        </w:tc>
        <w:tc>
          <w:tcPr>
            <w:tcW w:w="3440" w:type="dxa"/>
          </w:tcPr>
          <w:p w14:paraId="0C3960F0" w14:textId="77777777" w:rsidR="006F2BFE" w:rsidRDefault="00000000">
            <w:r>
              <w:t>Entrega del formulario corregido considerando sugerencias y observaciones de compañerxs, para posterior aplicación</w:t>
            </w:r>
          </w:p>
        </w:tc>
        <w:tc>
          <w:tcPr>
            <w:tcW w:w="1707" w:type="dxa"/>
          </w:tcPr>
          <w:p w14:paraId="10488E90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4A91E6B4" w14:textId="7EC03E67" w:rsidR="006F2BFE" w:rsidRDefault="00725E44">
            <w:pPr>
              <w:jc w:val="center"/>
            </w:pPr>
            <w:r>
              <w:t>05-04</w:t>
            </w:r>
          </w:p>
        </w:tc>
        <w:tc>
          <w:tcPr>
            <w:tcW w:w="1373" w:type="dxa"/>
          </w:tcPr>
          <w:p w14:paraId="5A4C70AA" w14:textId="77777777" w:rsidR="006F2BFE" w:rsidRDefault="00000000">
            <w:pPr>
              <w:jc w:val="center"/>
            </w:pPr>
            <w:r>
              <w:t>5%</w:t>
            </w:r>
          </w:p>
          <w:p w14:paraId="418B0B77" w14:textId="77777777" w:rsidR="006F2BFE" w:rsidRDefault="006F2BFE">
            <w:pPr>
              <w:jc w:val="center"/>
            </w:pPr>
          </w:p>
        </w:tc>
      </w:tr>
      <w:tr w:rsidR="006F2BFE" w14:paraId="37619CE2" w14:textId="77777777">
        <w:tc>
          <w:tcPr>
            <w:tcW w:w="2025" w:type="dxa"/>
          </w:tcPr>
          <w:p w14:paraId="54AAC385" w14:textId="77777777" w:rsidR="006F2BFE" w:rsidRDefault="00000000">
            <w:r>
              <w:t>Evaluación Individual 1</w:t>
            </w:r>
          </w:p>
        </w:tc>
        <w:tc>
          <w:tcPr>
            <w:tcW w:w="3440" w:type="dxa"/>
          </w:tcPr>
          <w:p w14:paraId="361BBAE1" w14:textId="77777777" w:rsidR="006F2BFE" w:rsidRDefault="00000000">
            <w:r>
              <w:t>Prueba presencial individual: aspectos básicos de programación en R y tidyverse</w:t>
            </w:r>
          </w:p>
        </w:tc>
        <w:tc>
          <w:tcPr>
            <w:tcW w:w="1707" w:type="dxa"/>
          </w:tcPr>
          <w:p w14:paraId="60DD235A" w14:textId="77777777" w:rsidR="006F2BFE" w:rsidRDefault="00000000">
            <w:pPr>
              <w:jc w:val="center"/>
            </w:pPr>
            <w:r>
              <w:t>Individual</w:t>
            </w:r>
          </w:p>
        </w:tc>
        <w:tc>
          <w:tcPr>
            <w:tcW w:w="1416" w:type="dxa"/>
          </w:tcPr>
          <w:p w14:paraId="1EA216D4" w14:textId="7F069520" w:rsidR="006F2BFE" w:rsidRDefault="00725E44">
            <w:pPr>
              <w:jc w:val="center"/>
            </w:pPr>
            <w:r>
              <w:t>19-04</w:t>
            </w:r>
          </w:p>
        </w:tc>
        <w:tc>
          <w:tcPr>
            <w:tcW w:w="1373" w:type="dxa"/>
          </w:tcPr>
          <w:p w14:paraId="4B528268" w14:textId="77777777" w:rsidR="006F2BFE" w:rsidRDefault="00000000">
            <w:pPr>
              <w:jc w:val="center"/>
            </w:pPr>
            <w:r>
              <w:t>25%</w:t>
            </w:r>
          </w:p>
        </w:tc>
      </w:tr>
      <w:tr w:rsidR="006F2BFE" w14:paraId="06012E85" w14:textId="77777777">
        <w:tc>
          <w:tcPr>
            <w:tcW w:w="2025" w:type="dxa"/>
          </w:tcPr>
          <w:p w14:paraId="36CC606B" w14:textId="77777777" w:rsidR="006F2BFE" w:rsidRDefault="00000000">
            <w:r>
              <w:lastRenderedPageBreak/>
              <w:t>Avance 2: Procesamiento y análisis básicos</w:t>
            </w:r>
          </w:p>
        </w:tc>
        <w:tc>
          <w:tcPr>
            <w:tcW w:w="3440" w:type="dxa"/>
          </w:tcPr>
          <w:p w14:paraId="599BCC4D" w14:textId="77777777" w:rsidR="006F2BFE" w:rsidRDefault="00000000">
            <w:r>
              <w:t>Entrega grupal intermedia: (1) Procesamiento (limpieza, transformaciones y recodificaciones); (2) análisis (distribución de frecuencias, tablas de contingencia)</w:t>
            </w:r>
          </w:p>
        </w:tc>
        <w:tc>
          <w:tcPr>
            <w:tcW w:w="1707" w:type="dxa"/>
          </w:tcPr>
          <w:p w14:paraId="48F9813C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26DFBDC7" w14:textId="56000936" w:rsidR="006F2BFE" w:rsidRDefault="00000000">
            <w:pPr>
              <w:jc w:val="center"/>
            </w:pPr>
            <w:r>
              <w:t>1</w:t>
            </w:r>
            <w:r w:rsidR="00725E44">
              <w:t>0</w:t>
            </w:r>
            <w:r>
              <w:t>-05</w:t>
            </w:r>
          </w:p>
        </w:tc>
        <w:tc>
          <w:tcPr>
            <w:tcW w:w="1373" w:type="dxa"/>
          </w:tcPr>
          <w:p w14:paraId="7080531B" w14:textId="77777777" w:rsidR="006F2BFE" w:rsidRDefault="00000000">
            <w:pPr>
              <w:jc w:val="center"/>
            </w:pPr>
            <w:r>
              <w:t>10%</w:t>
            </w:r>
          </w:p>
        </w:tc>
      </w:tr>
      <w:tr w:rsidR="006F2BFE" w14:paraId="16144D96" w14:textId="77777777">
        <w:trPr>
          <w:trHeight w:val="581"/>
        </w:trPr>
        <w:tc>
          <w:tcPr>
            <w:tcW w:w="2025" w:type="dxa"/>
          </w:tcPr>
          <w:p w14:paraId="76625398" w14:textId="77777777" w:rsidR="006F2BFE" w:rsidRDefault="00000000">
            <w:r>
              <w:t>Evaluación Individual 2</w:t>
            </w:r>
          </w:p>
        </w:tc>
        <w:tc>
          <w:tcPr>
            <w:tcW w:w="3440" w:type="dxa"/>
          </w:tcPr>
          <w:p w14:paraId="352DDFA9" w14:textId="77777777" w:rsidR="006F2BFE" w:rsidRDefault="00000000">
            <w:r>
              <w:t>Prueba presencial individual manipulación de bases y estadística descriptiva</w:t>
            </w:r>
          </w:p>
        </w:tc>
        <w:tc>
          <w:tcPr>
            <w:tcW w:w="1707" w:type="dxa"/>
          </w:tcPr>
          <w:p w14:paraId="3BEA3089" w14:textId="77777777" w:rsidR="006F2BFE" w:rsidRDefault="00000000">
            <w:pPr>
              <w:jc w:val="center"/>
            </w:pPr>
            <w:r>
              <w:t>Individual</w:t>
            </w:r>
          </w:p>
        </w:tc>
        <w:tc>
          <w:tcPr>
            <w:tcW w:w="1416" w:type="dxa"/>
          </w:tcPr>
          <w:p w14:paraId="2254BEF4" w14:textId="1246556A" w:rsidR="006F2BFE" w:rsidRDefault="00725E44">
            <w:pPr>
              <w:jc w:val="center"/>
            </w:pPr>
            <w:r>
              <w:t>14-06</w:t>
            </w:r>
          </w:p>
        </w:tc>
        <w:tc>
          <w:tcPr>
            <w:tcW w:w="1373" w:type="dxa"/>
          </w:tcPr>
          <w:p w14:paraId="282E5F8C" w14:textId="77777777" w:rsidR="006F2BFE" w:rsidRDefault="00000000">
            <w:pPr>
              <w:jc w:val="center"/>
            </w:pPr>
            <w:r>
              <w:t>25%</w:t>
            </w:r>
          </w:p>
        </w:tc>
      </w:tr>
      <w:tr w:rsidR="006F2BFE" w14:paraId="52B39CA9" w14:textId="77777777">
        <w:tc>
          <w:tcPr>
            <w:tcW w:w="2025" w:type="dxa"/>
          </w:tcPr>
          <w:p w14:paraId="23F13129" w14:textId="21FB4F5F" w:rsidR="006F2BFE" w:rsidRDefault="00000000">
            <w:r>
              <w:t>Participación</w:t>
            </w:r>
            <w:r w:rsidR="00241CA2">
              <w:t>/ Asistencia</w:t>
            </w:r>
            <w:r>
              <w:t xml:space="preserve"> </w:t>
            </w:r>
            <w:r w:rsidR="003C68A7">
              <w:t xml:space="preserve">Individual </w:t>
            </w:r>
          </w:p>
          <w:p w14:paraId="76F7B82D" w14:textId="77777777" w:rsidR="006F2BFE" w:rsidRDefault="006F2BFE"/>
          <w:p w14:paraId="18617EBA" w14:textId="77777777" w:rsidR="006F2BFE" w:rsidRDefault="006F2BFE"/>
        </w:tc>
        <w:tc>
          <w:tcPr>
            <w:tcW w:w="3440" w:type="dxa"/>
          </w:tcPr>
          <w:p w14:paraId="6F475A18" w14:textId="640F5067" w:rsidR="006F2BFE" w:rsidRDefault="003C68A7">
            <w:bookmarkStart w:id="1" w:name="_Hlk160182589"/>
            <w:r>
              <w:t>Incluye participación y asistencia a clases; realización de trabajos; participación y asistencia en ayudantías.</w:t>
            </w:r>
            <w:bookmarkEnd w:id="1"/>
          </w:p>
        </w:tc>
        <w:tc>
          <w:tcPr>
            <w:tcW w:w="1707" w:type="dxa"/>
          </w:tcPr>
          <w:p w14:paraId="1F583139" w14:textId="77777777" w:rsidR="006F2BFE" w:rsidRDefault="00000000">
            <w:pPr>
              <w:jc w:val="center"/>
            </w:pPr>
            <w:r>
              <w:t xml:space="preserve">Individual </w:t>
            </w:r>
          </w:p>
        </w:tc>
        <w:tc>
          <w:tcPr>
            <w:tcW w:w="1416" w:type="dxa"/>
          </w:tcPr>
          <w:p w14:paraId="15651DC5" w14:textId="77777777" w:rsidR="006F2BFE" w:rsidRDefault="006F2BFE">
            <w:pPr>
              <w:jc w:val="center"/>
            </w:pPr>
          </w:p>
        </w:tc>
        <w:tc>
          <w:tcPr>
            <w:tcW w:w="1373" w:type="dxa"/>
          </w:tcPr>
          <w:p w14:paraId="6333BBAC" w14:textId="77777777" w:rsidR="006F2BFE" w:rsidRDefault="00000000">
            <w:pPr>
              <w:jc w:val="center"/>
            </w:pPr>
            <w:r>
              <w:t>10%</w:t>
            </w:r>
          </w:p>
        </w:tc>
      </w:tr>
      <w:tr w:rsidR="006F2BFE" w14:paraId="314BC887" w14:textId="77777777">
        <w:tc>
          <w:tcPr>
            <w:tcW w:w="2025" w:type="dxa"/>
          </w:tcPr>
          <w:p w14:paraId="4F8DDDCE" w14:textId="77777777" w:rsidR="006F2BFE" w:rsidRDefault="00000000">
            <w:r>
              <w:t>Examen: Trabajo final 70% escrito/ 30% presentación</w:t>
            </w:r>
          </w:p>
        </w:tc>
        <w:tc>
          <w:tcPr>
            <w:tcW w:w="3440" w:type="dxa"/>
          </w:tcPr>
          <w:p w14:paraId="1082FC95" w14:textId="77777777" w:rsidR="006F2BFE" w:rsidRDefault="00000000">
            <w:r>
              <w:t>Entrega de documento que fortalece los documentos de avance. Incorpora trabajo de campo realizado, presupuesto, procesamientos estadísticos más relevantes y gráficos. Se exponen resultados.</w:t>
            </w:r>
          </w:p>
          <w:p w14:paraId="0C20A451" w14:textId="77777777" w:rsidR="006F2BFE" w:rsidRDefault="006F2BFE"/>
        </w:tc>
        <w:tc>
          <w:tcPr>
            <w:tcW w:w="1707" w:type="dxa"/>
          </w:tcPr>
          <w:p w14:paraId="5B4C7624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1F5D1E31" w14:textId="5DB23084" w:rsidR="006F2BFE" w:rsidRDefault="00725E44">
            <w:pPr>
              <w:jc w:val="center"/>
            </w:pPr>
            <w:r>
              <w:t>12-07</w:t>
            </w:r>
          </w:p>
        </w:tc>
        <w:tc>
          <w:tcPr>
            <w:tcW w:w="1373" w:type="dxa"/>
          </w:tcPr>
          <w:p w14:paraId="525C12D8" w14:textId="77777777" w:rsidR="006F2BFE" w:rsidRDefault="00000000">
            <w:pPr>
              <w:jc w:val="center"/>
            </w:pPr>
            <w:r>
              <w:t>25%</w:t>
            </w:r>
          </w:p>
        </w:tc>
      </w:tr>
      <w:bookmarkEnd w:id="0"/>
    </w:tbl>
    <w:p w14:paraId="4358B7A3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360"/>
        <w:jc w:val="both"/>
        <w:rPr>
          <w:b/>
          <w:color w:val="000000"/>
        </w:rPr>
      </w:pPr>
    </w:p>
    <w:p w14:paraId="3D89C4D4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</w:rPr>
      </w:pPr>
      <w:r>
        <w:rPr>
          <w:b/>
          <w:color w:val="000000"/>
        </w:rPr>
        <w:t>PROGRAMACIÓN</w:t>
      </w:r>
    </w:p>
    <w:p w14:paraId="6950BFF8" w14:textId="77777777" w:rsidR="006F2BFE" w:rsidRDefault="006F2BFE">
      <w:pPr>
        <w:jc w:val="both"/>
        <w:rPr>
          <w:color w:val="0000FF"/>
          <w:u w:val="single"/>
        </w:rPr>
      </w:pPr>
    </w:p>
    <w:p w14:paraId="48479137" w14:textId="74CB2EC6" w:rsidR="00725E44" w:rsidRDefault="00725E44">
      <w:pPr>
        <w:jc w:val="both"/>
        <w:rPr>
          <w:color w:val="0000FF"/>
          <w:u w:val="single"/>
        </w:rPr>
      </w:pPr>
      <w:r w:rsidRPr="00725E44">
        <w:rPr>
          <w:color w:val="0000FF"/>
          <w:u w:val="single"/>
        </w:rPr>
        <w:t>https://docs.google.com/spreadsheets/d/1BYJWVlj4KQKQ8jeOdZ9CC6t4qtVk8JbJ/edit?usp=sharing&amp;ouid=103005449854330743069&amp;rtpof=true&amp;sd=true</w:t>
      </w:r>
    </w:p>
    <w:p w14:paraId="3E0B1C4D" w14:textId="77777777" w:rsidR="00725E44" w:rsidRDefault="00725E44">
      <w:pPr>
        <w:jc w:val="both"/>
      </w:pPr>
    </w:p>
    <w:p w14:paraId="58DE7EC7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</w:rPr>
      </w:pPr>
      <w:bookmarkStart w:id="2" w:name="_heading=h.gjdgxs" w:colFirst="0" w:colLast="0"/>
      <w:bookmarkEnd w:id="2"/>
      <w:r>
        <w:rPr>
          <w:b/>
          <w:color w:val="000000"/>
        </w:rPr>
        <w:t>BIBLIOGRAFÍA</w:t>
      </w:r>
    </w:p>
    <w:p w14:paraId="6AB28F80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i/>
          <w:color w:val="000000"/>
        </w:rPr>
      </w:pPr>
      <w:r>
        <w:rPr>
          <w:i/>
          <w:color w:val="000000"/>
        </w:rPr>
        <w:t>Básica</w:t>
      </w:r>
    </w:p>
    <w:p w14:paraId="5F382153" w14:textId="77777777" w:rsidR="006F2BFE" w:rsidRDefault="00000000">
      <w:pPr>
        <w:widowControl w:val="0"/>
        <w:ind w:left="480" w:hanging="480"/>
      </w:pPr>
      <w:r>
        <w:t xml:space="preserve">Boccardo, G., &amp; Ruiz-Bruzzone, F. (2019). </w:t>
      </w:r>
      <w:r>
        <w:rPr>
          <w:i/>
        </w:rPr>
        <w:t>RStudio para Estadística Descriptiva en Ciencias Sociales. Manual de apoyo docente para la asignatura Estadística Descriptiva.</w:t>
      </w:r>
      <w:r>
        <w:t xml:space="preserve"> (Número segunda). https://www.researchgate.net/profile/Felipe-Ruiz-</w:t>
      </w:r>
    </w:p>
    <w:p w14:paraId="076368B6" w14:textId="77777777" w:rsidR="006F2BFE" w:rsidRDefault="00000000">
      <w:pPr>
        <w:widowControl w:val="0"/>
        <w:ind w:left="480" w:hanging="480"/>
      </w:pPr>
      <w:r>
        <w:t xml:space="preserve">Ritchey, F. (2006). </w:t>
      </w:r>
      <w:r>
        <w:rPr>
          <w:i/>
        </w:rPr>
        <w:t>Estadística para las ciencias sociales</w:t>
      </w:r>
      <w:r>
        <w:t>. McGraw-Hill Interamericana.</w:t>
      </w:r>
    </w:p>
    <w:p w14:paraId="0BB4D5C1" w14:textId="77777777" w:rsidR="006F2BFE" w:rsidRDefault="006F2BFE">
      <w:pPr>
        <w:jc w:val="both"/>
      </w:pPr>
    </w:p>
    <w:p w14:paraId="3378F31A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i/>
          <w:color w:val="000000"/>
        </w:rPr>
      </w:pPr>
      <w:r>
        <w:rPr>
          <w:i/>
          <w:color w:val="000000"/>
        </w:rPr>
        <w:t>Complementaria</w:t>
      </w:r>
    </w:p>
    <w:p w14:paraId="421309CE" w14:textId="77777777" w:rsidR="006F2BFE" w:rsidRPr="00696FCD" w:rsidRDefault="00000000">
      <w:pPr>
        <w:widowControl w:val="0"/>
        <w:ind w:left="480" w:hanging="480"/>
        <w:rPr>
          <w:lang w:val="en-US"/>
        </w:rPr>
      </w:pPr>
      <w:r>
        <w:t xml:space="preserve">Harvey, G. (2013). Excel 2016. Para dummies. </w:t>
      </w:r>
      <w:r w:rsidRPr="00696FCD">
        <w:rPr>
          <w:lang w:val="en-US"/>
        </w:rPr>
        <w:t xml:space="preserve">En </w:t>
      </w:r>
      <w:r w:rsidRPr="00696FCD">
        <w:rPr>
          <w:i/>
          <w:lang w:val="en-US"/>
        </w:rPr>
        <w:t>Paper Knowledge . Toward a Media History of Documents</w:t>
      </w:r>
      <w:r w:rsidRPr="00696FCD">
        <w:rPr>
          <w:lang w:val="en-US"/>
        </w:rPr>
        <w:t>. Planeta.</w:t>
      </w:r>
    </w:p>
    <w:p w14:paraId="6F6C0A1C" w14:textId="77777777" w:rsidR="006F2BFE" w:rsidRPr="00696FCD" w:rsidRDefault="00000000">
      <w:pPr>
        <w:widowControl w:val="0"/>
        <w:ind w:left="480" w:hanging="480"/>
        <w:rPr>
          <w:lang w:val="en-US"/>
        </w:rPr>
      </w:pPr>
      <w:r w:rsidRPr="00696FCD">
        <w:rPr>
          <w:lang w:val="en-US"/>
        </w:rPr>
        <w:t>Imai, K. (2018). Quantitative Social Science: An Introduction. Princeton University Press.</w:t>
      </w:r>
    </w:p>
    <w:p w14:paraId="1ECCD20E" w14:textId="77777777" w:rsidR="006F2BFE" w:rsidRPr="00696FCD" w:rsidRDefault="00000000">
      <w:pPr>
        <w:widowControl w:val="0"/>
        <w:ind w:left="480" w:hanging="480"/>
        <w:rPr>
          <w:lang w:val="en-US"/>
        </w:rPr>
      </w:pPr>
      <w:r w:rsidRPr="00696FCD">
        <w:rPr>
          <w:lang w:val="en-US"/>
        </w:rPr>
        <w:t xml:space="preserve">Madrigal, L. (2012). Statistics for anthropology: Second edition. En </w:t>
      </w:r>
      <w:r w:rsidRPr="00696FCD">
        <w:rPr>
          <w:i/>
          <w:lang w:val="en-US"/>
        </w:rPr>
        <w:t>Statistics for Anthropology: Second Edition</w:t>
      </w:r>
      <w:r w:rsidRPr="00696FCD">
        <w:rPr>
          <w:lang w:val="en-US"/>
        </w:rPr>
        <w:t>. Cambridge University Press,. https://doi.org/10.1017/CBO9781139022699</w:t>
      </w:r>
    </w:p>
    <w:p w14:paraId="32A31C8F" w14:textId="77777777" w:rsidR="006F2BFE" w:rsidRPr="00696FCD" w:rsidRDefault="006F2BFE">
      <w:pPr>
        <w:rPr>
          <w:lang w:val="en-US"/>
        </w:rPr>
      </w:pPr>
    </w:p>
    <w:p w14:paraId="30EA1C96" w14:textId="77777777" w:rsidR="003C68A7" w:rsidRPr="007F2C34" w:rsidRDefault="003C68A7" w:rsidP="003C68A7">
      <w:pPr>
        <w:numPr>
          <w:ilvl w:val="0"/>
          <w:numId w:val="4"/>
        </w:numPr>
        <w:contextualSpacing/>
        <w:jc w:val="both"/>
        <w:rPr>
          <w:rFonts w:cstheme="minorHAnsi"/>
          <w:i/>
          <w:iCs/>
          <w:sz w:val="24"/>
          <w:szCs w:val="24"/>
        </w:rPr>
      </w:pPr>
      <w:r>
        <w:rPr>
          <w:rFonts w:cstheme="minorHAnsi"/>
          <w:i/>
          <w:iCs/>
          <w:sz w:val="24"/>
          <w:szCs w:val="24"/>
        </w:rPr>
        <w:t>Optativa</w:t>
      </w:r>
    </w:p>
    <w:p w14:paraId="20577578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83C99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83C99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ecker, H. (2018). </w:t>
      </w:r>
      <w:r w:rsidRPr="007F2C34">
        <w:rPr>
          <w:rFonts w:cstheme="minorHAnsi"/>
          <w:i/>
          <w:iCs/>
          <w:noProof/>
          <w:sz w:val="24"/>
          <w:szCs w:val="24"/>
        </w:rPr>
        <w:t>Datos, pruebas e ideas. Por qué los científicos sociales deberían tomárselos más en serio y aprender de sus errore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5642414D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Best, J. (2004). </w:t>
      </w:r>
      <w:r w:rsidRPr="007F2C34">
        <w:rPr>
          <w:rFonts w:cstheme="minorHAnsi"/>
          <w:i/>
          <w:iCs/>
          <w:noProof/>
          <w:sz w:val="24"/>
          <w:szCs w:val="24"/>
        </w:rPr>
        <w:t>Uso y abuso de las estadísticas. La distorsión en la percepción de los problemas sociales y políticos</w:t>
      </w:r>
      <w:r w:rsidRPr="007F2C34">
        <w:rPr>
          <w:rFonts w:cstheme="minorHAnsi"/>
          <w:noProof/>
          <w:sz w:val="24"/>
          <w:szCs w:val="24"/>
        </w:rPr>
        <w:t>. Cuatro Vientos.</w:t>
      </w:r>
    </w:p>
    <w:p w14:paraId="46D01677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lastRenderedPageBreak/>
        <w:t xml:space="preserve">D’Ignazio, C., &amp; Klein, L. (2020). Data feminism. En </w:t>
      </w:r>
      <w:r w:rsidRPr="007F2C34">
        <w:rPr>
          <w:rFonts w:cstheme="minorHAnsi"/>
          <w:i/>
          <w:iCs/>
          <w:noProof/>
          <w:sz w:val="24"/>
          <w:szCs w:val="24"/>
        </w:rPr>
        <w:t>Information, Communication &amp; Society</w:t>
      </w:r>
      <w:r w:rsidRPr="007F2C34">
        <w:rPr>
          <w:rFonts w:cstheme="minorHAnsi"/>
          <w:noProof/>
          <w:sz w:val="24"/>
          <w:szCs w:val="24"/>
        </w:rPr>
        <w:t xml:space="preserve"> (Vol. 24, Número 13). The MIT Press. https://doi.org/10.1080/1369118x.2020.1836249</w:t>
      </w:r>
    </w:p>
    <w:p w14:paraId="37FAB7DC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</w:rPr>
        <w:t xml:space="preserve">Gebel, M., Kneip, T., Leopold, T., Meulemann, H., Neugebauer, M., Ochsenfeld, F., Rüttenauer, T., Seddig, D., &amp; Troitzsch, K. G. (2020).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Checklist for Quantitative Social Science Articles. Recommendations by the “Academy of Sociology (AS)"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. </w:t>
      </w:r>
    </w:p>
    <w:p w14:paraId="286C4A97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evilla Moroder, J. (2005). </w:t>
      </w:r>
      <w:r w:rsidRPr="007F2C34">
        <w:rPr>
          <w:rFonts w:cstheme="minorHAnsi"/>
          <w:i/>
          <w:iCs/>
          <w:noProof/>
          <w:sz w:val="24"/>
          <w:szCs w:val="24"/>
        </w:rPr>
        <w:t>Gramática de las gráficas. Pistas para mejorar las representaciones de datos</w:t>
      </w:r>
      <w:r w:rsidRPr="007F2C34">
        <w:rPr>
          <w:rFonts w:cstheme="minorHAnsi"/>
          <w:noProof/>
          <w:sz w:val="24"/>
          <w:szCs w:val="24"/>
        </w:rPr>
        <w:t>. Universidad Pública de Navarra.</w:t>
      </w:r>
    </w:p>
    <w:p w14:paraId="5D764A43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osa-Escudero, W. (2019). </w:t>
      </w:r>
      <w:r w:rsidRPr="007F2C34">
        <w:rPr>
          <w:rFonts w:cstheme="minorHAnsi"/>
          <w:i/>
          <w:iCs/>
          <w:noProof/>
          <w:sz w:val="24"/>
          <w:szCs w:val="24"/>
        </w:rPr>
        <w:t>Big data. Breve manual para conocer la ciencia de datos que ya invadió nuestras vida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368B59A4" w14:textId="1E0BCA27" w:rsidR="006F2BFE" w:rsidRPr="00696FCD" w:rsidRDefault="003C68A7" w:rsidP="003C68A7">
      <w:pPr>
        <w:widowControl w:val="0"/>
        <w:ind w:left="480" w:hanging="480"/>
        <w:rPr>
          <w:lang w:val="en-US"/>
        </w:rPr>
      </w:pPr>
      <w:r w:rsidRPr="00783C99">
        <w:rPr>
          <w:rFonts w:cstheme="minorHAnsi"/>
          <w:sz w:val="24"/>
          <w:szCs w:val="24"/>
        </w:rPr>
        <w:fldChar w:fldCharType="end"/>
      </w:r>
    </w:p>
    <w:p w14:paraId="1AFAAB31" w14:textId="77777777" w:rsidR="006F2BFE" w:rsidRPr="00696FCD" w:rsidRDefault="006F2BFE">
      <w:pPr>
        <w:jc w:val="both"/>
        <w:rPr>
          <w:b/>
          <w:lang w:val="en-US"/>
        </w:rPr>
      </w:pPr>
    </w:p>
    <w:p w14:paraId="1D863CA3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b/>
          <w:color w:val="000000"/>
        </w:rPr>
        <w:t>RECURSOS WEB</w:t>
      </w:r>
    </w:p>
    <w:p w14:paraId="41D0F7C8" w14:textId="77777777" w:rsidR="006F2BFE" w:rsidRDefault="006F2BFE">
      <w:pPr>
        <w:jc w:val="both"/>
      </w:pPr>
    </w:p>
    <w:p w14:paraId="08BE80D6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>Programa de Especialización en Ciencia de Datos Universidad Johns Honkins:</w:t>
      </w:r>
    </w:p>
    <w:p w14:paraId="0F6148AB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https://www.coursera.org/specializations/jhu-data-science </w:t>
      </w:r>
    </w:p>
    <w:p w14:paraId="222D8112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>Introducción a R en Datacamp:</w:t>
      </w:r>
    </w:p>
    <w:p w14:paraId="46BD44D0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 https://www.datacamp.com/community/open-courses/introduccion-a-r </w:t>
      </w:r>
    </w:p>
    <w:p w14:paraId="6605BF05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Laboratorio de Ciencia Social Abierta: </w:t>
      </w:r>
    </w:p>
    <w:p w14:paraId="057E0C65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>https://lisa-coes.com/</w:t>
      </w:r>
    </w:p>
    <w:sectPr w:rsidR="006F2BFE">
      <w:headerReference w:type="default" r:id="rId8"/>
      <w:pgSz w:w="12240" w:h="15840"/>
      <w:pgMar w:top="1134" w:right="1276" w:bottom="1098" w:left="993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6B5251" w14:textId="77777777" w:rsidR="0040522F" w:rsidRDefault="0040522F">
      <w:r>
        <w:separator/>
      </w:r>
    </w:p>
  </w:endnote>
  <w:endnote w:type="continuationSeparator" w:id="0">
    <w:p w14:paraId="496FA56E" w14:textId="77777777" w:rsidR="0040522F" w:rsidRDefault="004052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E62D96" w14:textId="77777777" w:rsidR="0040522F" w:rsidRDefault="0040522F">
      <w:r>
        <w:separator/>
      </w:r>
    </w:p>
  </w:footnote>
  <w:footnote w:type="continuationSeparator" w:id="0">
    <w:p w14:paraId="64B35D17" w14:textId="77777777" w:rsidR="0040522F" w:rsidRDefault="004052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0546E6" w14:textId="77777777" w:rsidR="006F2BF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jc w:val="center"/>
      <w:rPr>
        <w:color w:val="000000"/>
      </w:rPr>
    </w:pPr>
    <w:r>
      <w:rPr>
        <w:noProof/>
        <w:color w:val="000000"/>
      </w:rPr>
      <w:drawing>
        <wp:inline distT="0" distB="0" distL="0" distR="0" wp14:anchorId="44DD5FE5" wp14:editId="7BB4A8DB">
          <wp:extent cx="2238228" cy="676814"/>
          <wp:effectExtent l="0" t="0" r="0" b="0"/>
          <wp:docPr id="4" name="image1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.jp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2238228" cy="676814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C916D1"/>
    <w:multiLevelType w:val="hybridMultilevel"/>
    <w:tmpl w:val="E78C83E6"/>
    <w:lvl w:ilvl="0" w:tplc="4E66105C">
      <w:start w:val="4"/>
      <w:numFmt w:val="bullet"/>
      <w:lvlText w:val="-"/>
      <w:lvlJc w:val="left"/>
      <w:pPr>
        <w:ind w:left="720" w:hanging="360"/>
      </w:pPr>
      <w:rPr>
        <w:rFonts w:ascii="Trebuchet MS" w:eastAsiaTheme="minorHAnsi" w:hAnsi="Trebuchet MS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54102F"/>
    <w:multiLevelType w:val="multilevel"/>
    <w:tmpl w:val="2C681530"/>
    <w:lvl w:ilvl="0">
      <w:start w:val="4"/>
      <w:numFmt w:val="bullet"/>
      <w:lvlText w:val="-"/>
      <w:lvlJc w:val="left"/>
      <w:pPr>
        <w:ind w:left="720" w:hanging="360"/>
      </w:pPr>
      <w:rPr>
        <w:rFonts w:ascii="Trebuchet MS" w:eastAsia="Trebuchet MS" w:hAnsi="Trebuchet MS" w:cs="Trebuchet M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44B16FD2"/>
    <w:multiLevelType w:val="multilevel"/>
    <w:tmpl w:val="3B78E5D6"/>
    <w:lvl w:ilvl="0">
      <w:start w:val="1"/>
      <w:numFmt w:val="lowerLetter"/>
      <w:lvlText w:val="%1)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EDE63FD"/>
    <w:multiLevelType w:val="multilevel"/>
    <w:tmpl w:val="60B0C96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166704215">
    <w:abstractNumId w:val="1"/>
  </w:num>
  <w:num w:numId="2" w16cid:durableId="1406339587">
    <w:abstractNumId w:val="3"/>
  </w:num>
  <w:num w:numId="3" w16cid:durableId="508564155">
    <w:abstractNumId w:val="2"/>
  </w:num>
  <w:num w:numId="4" w16cid:durableId="3299934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8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F2BFE"/>
    <w:rsid w:val="00015404"/>
    <w:rsid w:val="0009319B"/>
    <w:rsid w:val="00241CA2"/>
    <w:rsid w:val="003C68A7"/>
    <w:rsid w:val="0040522F"/>
    <w:rsid w:val="005D2727"/>
    <w:rsid w:val="00696FCD"/>
    <w:rsid w:val="006F2BFE"/>
    <w:rsid w:val="00725E44"/>
    <w:rsid w:val="009C3E1D"/>
    <w:rsid w:val="00D7251C"/>
    <w:rsid w:val="00E46CEB"/>
    <w:rsid w:val="00EB4761"/>
    <w:rsid w:val="00F047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2A8EC7"/>
  <w15:docId w15:val="{4558A28A-C223-EF49-A4E4-22DCD634B4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s-CL" w:eastAsia="es-MX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57EB"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E28C8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E28C8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785C1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F33090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293C1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93C1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93C1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93C1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93C17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D5D47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0D5D47"/>
  </w:style>
  <w:style w:type="paragraph" w:styleId="Piedepgina">
    <w:name w:val="footer"/>
    <w:basedOn w:val="Normal"/>
    <w:link w:val="PiedepginaCar"/>
    <w:uiPriority w:val="99"/>
    <w:unhideWhenUsed/>
    <w:rsid w:val="000D5D47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0D5D47"/>
  </w:style>
  <w:style w:type="paragraph" w:styleId="NormalWeb">
    <w:name w:val="Normal (Web)"/>
    <w:basedOn w:val="Normal"/>
    <w:uiPriority w:val="99"/>
    <w:semiHidden/>
    <w:unhideWhenUsed/>
    <w:rsid w:val="00DD62A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s-CL"/>
    </w:rPr>
  </w:style>
  <w:style w:type="paragraph" w:styleId="Lista">
    <w:name w:val="List"/>
    <w:basedOn w:val="Normal"/>
    <w:rsid w:val="00336026"/>
    <w:pPr>
      <w:spacing w:before="120" w:after="120"/>
      <w:ind w:left="283" w:hanging="283"/>
      <w:jc w:val="both"/>
    </w:pPr>
    <w:rPr>
      <w:rFonts w:ascii="Times New Roman" w:eastAsia="Times New Roman" w:hAnsi="Times New Roman" w:cs="Times New Roman"/>
      <w:sz w:val="24"/>
      <w:szCs w:val="20"/>
      <w:lang w:eastAsia="es-ES"/>
    </w:rPr>
  </w:style>
  <w:style w:type="paragraph" w:customStyle="1" w:styleId="Default">
    <w:name w:val="Default"/>
    <w:rsid w:val="0033602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Hipervnculo">
    <w:name w:val="Hyperlink"/>
    <w:basedOn w:val="Fuentedeprrafopredeter"/>
    <w:uiPriority w:val="99"/>
    <w:unhideWhenUsed/>
    <w:rsid w:val="003359CD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3359CD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2">
    <w:name w:val="2"/>
    <w:basedOn w:val="TableNormal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">
    <w:name w:val="1"/>
    <w:basedOn w:val="TableNormal"/>
    <w:tblPr>
      <w:tblStyleRowBandSize w:val="1"/>
      <w:tblStyleColBandSize w:val="1"/>
      <w:tblCellMar>
        <w:left w:w="108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E9ZoO3p4SH/mUvte51z4uVljbPw==">CgMxLjAyCGguZ2pkZ3hzOAByITExYVI0M3FvWGdOUWdiQTVVZUpZVmtOcUZLbk9tc0xpSg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4</Pages>
  <Words>1310</Words>
  <Characters>7206</Characters>
  <Application>Microsoft Office Word</Application>
  <DocSecurity>0</DocSecurity>
  <Lines>60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SCAR NAVARRETE AVARIA</dc:creator>
  <cp:lastModifiedBy>sebastian</cp:lastModifiedBy>
  <cp:revision>5</cp:revision>
  <dcterms:created xsi:type="dcterms:W3CDTF">2023-01-18T15:15:00Z</dcterms:created>
  <dcterms:modified xsi:type="dcterms:W3CDTF">2024-03-12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1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9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2eaeb6b7-00f4-39d4-8f01-2f2a99b9cc4e</vt:lpwstr>
  </property>
  <property fmtid="{D5CDD505-2E9C-101B-9397-08002B2CF9AE}" pid="24" name="Mendeley Citation Style_1">
    <vt:lpwstr>http://www.zotero.org/styles/apa</vt:lpwstr>
  </property>
</Properties>
</file>